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17B3786C"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w:t>
      </w:r>
      <w:r w:rsidR="00531683">
        <w:rPr>
          <w:rFonts w:ascii="Times New Roman" w:hAnsi="Times New Roman" w:cs="Times New Roman"/>
        </w:rPr>
        <w:t xml:space="preserve"> </w:t>
      </w:r>
      <w:r w:rsidR="00C924D0">
        <w:rPr>
          <w:rFonts w:ascii="Times New Roman" w:hAnsi="Times New Roman" w:cs="Times New Roman"/>
        </w:rPr>
        <w:t xml:space="preserve">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w:t>
      </w:r>
      <w:r w:rsidR="00B023C6">
        <w:rPr>
          <w:rFonts w:ascii="Times New Roman" w:hAnsi="Times New Roman" w:cs="Times New Roman"/>
        </w:rPr>
        <w:t xml:space="preserve">Kevin Park, </w:t>
      </w:r>
      <w:r w:rsidR="004F1FFA">
        <w:rPr>
          <w:rFonts w:ascii="Times New Roman" w:hAnsi="Times New Roman" w:cs="Times New Roman"/>
        </w:rPr>
        <w:t xml:space="preserve">Katherine Plummer, Chelsea Steele,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67D0B45F" w:rsidR="00E26CAC" w:rsidRDefault="00B66A52" w:rsidP="003F3823">
      <w:pPr>
        <w:rPr>
          <w:rFonts w:ascii="Times New Roman" w:hAnsi="Times New Roman" w:cs="Times New Roman"/>
        </w:rPr>
      </w:pPr>
      <w:commentRangeStart w:id="0"/>
      <w:commentRangeEnd w:id="0"/>
      <w:r>
        <w:rPr>
          <w:rStyle w:val="CommentReference"/>
        </w:rPr>
        <w:commentReference w:id="0"/>
      </w:r>
      <w:r w:rsidR="00E26CAC">
        <w:rPr>
          <w:rFonts w:ascii="Times New Roman" w:hAnsi="Times New Roman" w:cs="Times New Roman"/>
        </w:rPr>
        <w:br w:type="page"/>
      </w:r>
    </w:p>
    <w:p w14:paraId="0BD2A9F0" w14:textId="41A3DD14"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w:t>
      </w:r>
      <w:r w:rsidR="00A016D9">
        <w:rPr>
          <w:rFonts w:ascii="Times New Roman" w:hAnsi="Times New Roman" w:cs="Times New Roman"/>
          <w:b/>
          <w:bCs/>
        </w:rPr>
        <w:t>max 2</w:t>
      </w:r>
      <w:r w:rsidR="00B654B1">
        <w:rPr>
          <w:rFonts w:ascii="Times New Roman" w:hAnsi="Times New Roman" w:cs="Times New Roman"/>
          <w:b/>
          <w:bCs/>
        </w:rPr>
        <w:t>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504990F8"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A016D9">
        <w:rPr>
          <w:rFonts w:ascii="Times New Roman" w:hAnsi="Times New Roman" w:cs="Times New Roman"/>
        </w:rPr>
        <w:t xml:space="preserve"> functional role, consumptiv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73E44C34"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McCann 2000, Brodie et al. 2014)","plainTextFormattedCitation":"(McCann 2000, Brodie et al. 2014)","previouslyFormattedCitation":"(McCann 2000, Brodie et al. 2014)"},"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McCann 2000, Brodie et al. 2014)</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Stouffer et al. 2005, Woodward et al. 2005, Gravel et al. 2013, Nakazawa 2017)","plainTextFormattedCitation":"(Stouffer et al. 2005, Woodward et al. 2005, Gravel et al. 2013, Nakazawa 2017)","previouslyFormattedCitation":"(Stouffer et al. 2005, Woodward et al. 2005, Gravel et al. 2013, Nakazawa 2017)"},"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Stouffer et al. 2005, Woodward et al. 2005, Gravel et al. 2013, Nakazawa 2017)</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e.g.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id":"ITEM-2","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2","issue":"3","issued":{"date-parts":[["2019"]]},"page":"356-367","title":"Inferring predator–prey interactions in food webs","type":"article-journal","volume":"10"},"uris":["http://www.mendeley.com/documents/?uuid=df3e6719-a9b8-4410-add1-db4cd678eff9"]},{"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4","issued":{"date-parts":[["2014"]]},"page":"20133203","title":"Resolving the roles of body size and species identity in driving functional diversity","type":"article-journal","volume":"281"},"uris":["http://www.mendeley.com/documents/?uuid=d2f7d2a4-60b9-48d2-8d44-1749ffe2c62f"]}],"mendeley":{"formattedCitation":"(Rudolf et al. 2014, Gray et al. 2015, Brose et al. 2019, Pomeranz et al. 2019)","manualFormatting":"Rudolf et al. 2014, Gray et al. 2015, Brose et al. 2019, Pomeranz et al. 2019)","plainTextFormattedCitation":"(Rudolf et al. 2014, Gray et al. 2015, Brose et al. 2019, Pomeranz et al. 2019)","previouslyFormattedCitation":"(Rudolf et al. 2014, Gray et al. 2015, Brose et al. 2019, Pomeranz et al. 2019)"},"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Rudolf et al. 2014, Gray et al. 2015, Brose et al. 2019, Pomeranz et al. 2019)</w:t>
      </w:r>
      <w:r w:rsidR="001C47DB">
        <w:rPr>
          <w:rFonts w:ascii="Times New Roman" w:hAnsi="Times New Roman" w:cs="Times New Roman"/>
        </w:rPr>
        <w:fldChar w:fldCharType="end"/>
      </w:r>
      <w:r w:rsidR="001C47DB">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01E1D637" w:rsidR="00402708" w:rsidRDefault="00714A1E" w:rsidP="00696010">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manualFormatting":"Gravel et al. 2013)","plainTextFormattedCitation":"(Gravel et al. 2013)","previouslyFormattedCitation":"(Gravel et al. 2013)"},"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Gravel et al. 2013)</w:t>
      </w:r>
      <w:r w:rsidR="00696010">
        <w:rPr>
          <w:rFonts w:ascii="Times New Roman" w:hAnsi="Times New Roman" w:cs="Times New Roman"/>
        </w:rPr>
        <w:fldChar w:fldCharType="end"/>
      </w:r>
      <w:r w:rsidR="00696010">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Sheppard and Harwood 2005, McLaughlin et al. 2010)","plainTextFormattedCitation":"(Sheppard and Harwood 2005, McLaughlin et al. 2010)","previouslyFormattedCitation":"(Sheppard and Harwood 2005, McLaughlin et al. 2010)"},"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Sheppard and Harwood 2005, McLaughlin et al. 2010)</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lastRenderedPageBreak/>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76528A">
        <w:rPr>
          <w:rFonts w:ascii="Times New Roman" w:hAnsi="Times New Roman" w:cs="Times New Roman"/>
        </w:rPr>
        <w:t xml:space="preserve">(e.g.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Simberloff and Wilson 1969, Piechnik et al. 2008, Laigle et al. 2018)","plainTextFormattedCitation":"(Simberloff and Wilson 1969, Piechnik et al. 2008, Laigle et al. 2018)","previouslyFormattedCitation":"(Simberloff and Wilson 1969, Piechnik et al. 2008, Laigle et al. 2018)"},"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Simberloff and Wilson 1969, Piechnik et al. 2008, Laigle et al. 2018)</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constraints (e.g.</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3B130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et al. 2014, Laigle et al. 2018, Hines et al. 2019)","manualFormatting":"Digel et al. 2014, Laigle et al. 2018, Hines et al. 2019)","plainTextFormattedCitation":"(Digel et al. 2014, Laigle et al. 2018, Hines et al. 2019)","previouslyFormattedCitation":"(Digel et al. 2014, Laigle et al. 2018, Hines et al. 2019)"},"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Digel et al. 2014, Laigle et al. 2018, Hines et al. 2019)</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pairs (e.g. </w:t>
      </w:r>
      <w:r w:rsidR="003B1307">
        <w:rPr>
          <w:rFonts w:ascii="Times New Roman" w:hAnsi="Times New Roman" w:cs="Times New Roman"/>
        </w:rPr>
        <w:fldChar w:fldCharType="begin" w:fldLock="1"/>
      </w:r>
      <w:r w:rsidR="00F977A0">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Rall et al. 2011, Digel et al. 2014, Rudolf et al. 2014)","manualFormatting":"Rall et al. 2011, Digel et al. 2014, Rudolf et al. 2014)","plainTextFormattedCitation":"(Rall et al. 2011, Digel et al. 2014, Rudolf et al. 2014)","previouslyFormattedCitation":"(Rall et al. 2011, Digel et al. 2014, Rudolf et al. 2014)"},"properties":{"noteIndex":0},"schema":"https://github.com/citation-style-language/schema/raw/master/csl-citation.json"}</w:instrText>
      </w:r>
      <w:r w:rsidR="003B1307">
        <w:rPr>
          <w:rFonts w:ascii="Times New Roman" w:hAnsi="Times New Roman" w:cs="Times New Roman"/>
        </w:rPr>
        <w:fldChar w:fldCharType="separate"/>
      </w:r>
      <w:r w:rsidR="003B1307" w:rsidRPr="003B1307">
        <w:rPr>
          <w:rFonts w:ascii="Times New Roman" w:hAnsi="Times New Roman" w:cs="Times New Roman"/>
          <w:noProof/>
        </w:rPr>
        <w:t>Rall et al. 2011, Digel et al. 2014,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2F52C7">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Mora et al. 2011, Costello et al. 2013, Bar-On et al. 2018, Stork 2018)","plainTextFormattedCitation":"(Mora et al. 2011, Costello et al. 2013, Bar-On et al. 2018, Stork 2018)","previouslyFormattedCitation":"(Mora et al. 2011, Costello et al. 2013, Bar-On et al. 2018, Stork 2018)"},"properties":{"noteIndex":0},"schema":"https://github.com/citation-style-language/schema/raw/master/csl-citation.json"}</w:instrText>
      </w:r>
      <w:r w:rsidR="00F977A0">
        <w:rPr>
          <w:rFonts w:ascii="Times New Roman" w:hAnsi="Times New Roman" w:cs="Times New Roman"/>
        </w:rPr>
        <w:fldChar w:fldCharType="separate"/>
      </w:r>
      <w:r w:rsidR="00F977A0" w:rsidRPr="00F977A0">
        <w:rPr>
          <w:rFonts w:ascii="Times New Roman" w:hAnsi="Times New Roman" w:cs="Times New Roman"/>
          <w:noProof/>
        </w:rPr>
        <w:t>(Mora et al. 2011, Costello et al. 2013, Bar-On et al. 2018,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5649825F"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6984C52"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andler et al.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proofErr w:type="gramStart"/>
      <w:r w:rsidR="00AE7A8E">
        <w:rPr>
          <w:rFonts w:ascii="Times New Roman" w:hAnsi="Times New Roman" w:cs="Times New Roman"/>
          <w:bCs/>
        </w:rPr>
        <w:t>e.g.</w:t>
      </w:r>
      <w:proofErr w:type="gramEnd"/>
      <w:r w:rsidR="00AE7A8E">
        <w:rPr>
          <w:rFonts w:ascii="Times New Roman" w:hAnsi="Times New Roman" w:cs="Times New Roman"/>
          <w:bCs/>
        </w:rPr>
        <w:t xml:space="preserve"> </w:t>
      </w:r>
      <w:r w:rsidR="0040503F">
        <w:rPr>
          <w:rFonts w:ascii="Times New Roman" w:hAnsi="Times New Roman" w:cs="Times New Roman"/>
          <w:bCs/>
        </w:rPr>
        <w:t>understory vegetation, canopy vegetation, and soil habitat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xml:space="preserve">,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et al. 2011, Miller-ter Kuile et al. 2020)","manualFormatting":"(Greenstone et al., 2011, Miller-ter Kuile et al. in revision)","plainTextFormattedCitation":"(Greenstone et al. 2011, Miller-ter Kuile et al. 2020)","previouslyFormattedCitation":"(Greenstone et al. 2011, Miller-ter Kuile et al. 2020)"},"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3B08DE56"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w:t>
      </w:r>
      <w:r w:rsidR="00CA1461">
        <w:rPr>
          <w:rFonts w:ascii="Times New Roman" w:hAnsi="Times New Roman" w:cs="Times New Roman"/>
          <w:bCs/>
        </w:rPr>
        <w:lastRenderedPageBreak/>
        <w:t xml:space="preserve">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1D9AD1B4"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using high throughput sequencing methods. Multiple predator individuals were combined due to small body size (thus, inability to extract ample DNA) based on shared size (mean size difference ± 0.5 mm), species, and sampling period</w:t>
      </w:r>
      <w:r w:rsidR="00C8292B">
        <w:rPr>
          <w:rFonts w:ascii="Times New Roman" w:hAnsi="Times New Roman" w:cs="Times New Roman"/>
          <w:bCs/>
        </w:rPr>
        <w:t xml:space="preserve"> (70%, or 128/181 samples consisted of one predator individual, 53/181 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2017)","plainTextFormattedCitation":"(Krehenwinkel et al. 2017)","previouslyFormattedCitation":"(Krehenwinkel et al.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manualFormatting":"Yu et al. 2012, Leray et al. 2013, Krehenwinkel et al. 2017)","plainTextFormattedCitation":"(Yu et al. 2012, Leray et al. 2013, Krehenwinkel et al. 2017)","previouslyFormattedCitation":"(Yu et al. 2012, Leray et al. 2013, Krehenwinkel et al.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Yu et al. 2012, Leray et al. 2013, Krehenwinkel et al. 2017)</w:t>
      </w:r>
      <w:r w:rsidR="002F52C7">
        <w:rPr>
          <w:rFonts w:ascii="Times New Roman" w:hAnsi="Times New Roman" w:cs="Times New Roman"/>
          <w:bCs/>
        </w:rPr>
        <w:fldChar w:fldCharType="end"/>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3 &amp; 4)","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nd Chao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sieh and Chao 2017)</w:t>
      </w:r>
      <w:r w:rsidR="002F52C7">
        <w:rPr>
          <w:rFonts w:ascii="Times New Roman" w:hAnsi="Times New Roman" w:cs="Times New Roman"/>
          <w:bCs/>
        </w:rPr>
        <w:fldChar w:fldCharType="end"/>
      </w:r>
      <w:r>
        <w:rPr>
          <w:rFonts w:ascii="Times New Roman" w:hAnsi="Times New Roman" w:cs="Times New Roman"/>
          <w:bCs/>
        </w:rPr>
        <w:t xml:space="preserve"> and </w:t>
      </w:r>
      <w:commentRangeStart w:id="1"/>
      <w:commentRangeStart w:id="2"/>
      <w:r>
        <w:rPr>
          <w:rFonts w:ascii="Times New Roman" w:hAnsi="Times New Roman" w:cs="Times New Roman"/>
          <w:bCs/>
        </w:rPr>
        <w:t xml:space="preserve">then rarefied all sequencing depths </w:t>
      </w:r>
      <w:commentRangeEnd w:id="1"/>
      <w:r w:rsidR="00F151EE">
        <w:rPr>
          <w:rStyle w:val="CommentReference"/>
        </w:rPr>
        <w:commentReference w:id="1"/>
      </w:r>
      <w:commentRangeEnd w:id="2"/>
      <w:r w:rsidR="00B40560">
        <w:rPr>
          <w:rStyle w:val="CommentReference"/>
        </w:rPr>
        <w:commentReference w:id="2"/>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272F2E">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manualFormatting":"Hsieh et al. 2016)","plainTextFormattedCitation":"(Hsieh et al. 2016)","previouslyFormattedCitation":"(Hsieh et al. 2016)"},"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sieh et al. 2016)</w:t>
      </w:r>
      <w:r w:rsidR="002F52C7">
        <w:rPr>
          <w:rFonts w:ascii="Times New Roman" w:hAnsi="Times New Roman" w:cs="Times New Roman"/>
          <w:bCs/>
        </w:rPr>
        <w:fldChar w:fldCharType="end"/>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7AF01640"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e.g. </w:t>
      </w:r>
      <w:r w:rsidR="00272F2E">
        <w:rPr>
          <w:rFonts w:ascii="Times New Roman" w:hAnsi="Times New Roman" w:cs="Times New Roman"/>
          <w:bCs/>
        </w:rPr>
        <w:fldChar w:fldCharType="begin" w:fldLock="1"/>
      </w:r>
      <w:r w:rsidR="00786A57">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manualFormatting":"Kartzinel et al. 2015, Brose et al. 2019, Eitzinger et al. 2019)","plainTextFormattedCitation":"(Kartzinel et al. 2015, Brose et al. 2019, Eitzinger et al. 2019)","previouslyFormattedCitation":"(Kartzinel et al. 2015, Brose et al. 2019, Eitzinger et al. 2019)"},"properties":{"noteIndex":0},"schema":"https://github.com/citation-style-language/schema/raw/master/csl-citation.json"}</w:instrText>
      </w:r>
      <w:r w:rsidR="00272F2E">
        <w:rPr>
          <w:rFonts w:ascii="Times New Roman" w:hAnsi="Times New Roman" w:cs="Times New Roman"/>
          <w:bCs/>
        </w:rPr>
        <w:fldChar w:fldCharType="separate"/>
      </w:r>
      <w:r w:rsidR="00272F2E" w:rsidRPr="00272F2E">
        <w:rPr>
          <w:rFonts w:ascii="Times New Roman" w:hAnsi="Times New Roman" w:cs="Times New Roman"/>
          <w:bCs/>
          <w:noProof/>
        </w:rPr>
        <w:t>Kartzinel et al. 2015, Brose et al. 2019, Eitzinger et al. 2019)</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BC481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et al. 2020)"},"properties":{"noteIndex":0},"schema":"https://github.com/citation-style-language/schema/raw/master/csl-citation.json"}</w:instrText>
      </w:r>
      <w:r w:rsidR="00786A57">
        <w:rPr>
          <w:rFonts w:ascii="Times New Roman" w:hAnsi="Times New Roman" w:cs="Times New Roman"/>
          <w:bCs/>
        </w:rPr>
        <w:fldChar w:fldCharType="separate"/>
      </w:r>
      <w:r w:rsidR="00786A57" w:rsidRPr="00786A57">
        <w:rPr>
          <w:rFonts w:ascii="Times New Roman" w:hAnsi="Times New Roman" w:cs="Times New Roman"/>
          <w:bCs/>
          <w:noProof/>
        </w:rPr>
        <w:t>(van der Valk et al.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w:t>
      </w:r>
      <w:r w:rsidR="00EE6B0C">
        <w:rPr>
          <w:rFonts w:ascii="Times New Roman" w:hAnsi="Times New Roman" w:cs="Times New Roman"/>
          <w:bCs/>
        </w:rPr>
        <w:t xml:space="preserve">and negative </w:t>
      </w:r>
      <w:r w:rsidR="002C7B9D">
        <w:rPr>
          <w:rFonts w:ascii="Times New Roman" w:hAnsi="Times New Roman" w:cs="Times New Roman"/>
          <w:bCs/>
        </w:rPr>
        <w:t xml:space="preserve">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7021D398"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C4812">
        <w:rPr>
          <w:rFonts w:ascii="Times New Roman" w:hAnsi="Times New Roman" w:cs="Times New Roman"/>
        </w:rPr>
        <w:t xml:space="preserve"> </w:t>
      </w:r>
      <w:r w:rsidR="00BC4812">
        <w:rPr>
          <w:rFonts w:ascii="Times New Roman" w:hAnsi="Times New Roman" w:cs="Times New Roman"/>
        </w:rPr>
        <w:fldChar w:fldCharType="begin" w:fldLock="1"/>
      </w:r>
      <w:r w:rsidR="00BC4812">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C4812">
        <w:rPr>
          <w:rFonts w:ascii="Cambria Math" w:hAnsi="Cambria Math" w:cs="Cambria Math"/>
        </w:rPr>
        <w:instrText>∼</w:instrText>
      </w:r>
      <w:r w:rsidR="00BC4812">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 Su et al. 2020)","manualFormatting":"(Yaninek and Gnanvossou 1993, Sohlström et al. 2018, Su et al. 2020, Miller-ter Kuile unpublished data, McLaughlin et al. unpublished data)","plainTextFormattedCitation":"(Yaninek and Gnanvossou 1993, Sohlström et al. 2018, Su et al. 2020)","previouslyFormattedCitation":"(Yaninek and Gnanvossou 1993, Sohlström et al. 2018, Su et al.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Yaninek and Gnanvossou 1993, Sohlström et al. 2018, Su et al. 2020</w:t>
      </w:r>
      <w:r w:rsidR="00BC4812">
        <w:rPr>
          <w:rFonts w:ascii="Times New Roman" w:hAnsi="Times New Roman" w:cs="Times New Roman"/>
          <w:noProof/>
        </w:rPr>
        <w:t xml:space="preserve">, Miller-ter Kuile </w:t>
      </w:r>
      <w:r w:rsidR="00BC4812">
        <w:rPr>
          <w:rFonts w:ascii="Times New Roman" w:hAnsi="Times New Roman" w:cs="Times New Roman"/>
          <w:i/>
          <w:iCs/>
          <w:noProof/>
        </w:rPr>
        <w:t>unpublished data</w:t>
      </w:r>
      <w:r w:rsidR="00BC4812">
        <w:rPr>
          <w:rFonts w:ascii="Times New Roman" w:hAnsi="Times New Roman" w:cs="Times New Roman"/>
          <w:noProof/>
        </w:rPr>
        <w:t xml:space="preserve">, McLaughlin et al. </w:t>
      </w:r>
      <w:r w:rsidR="00BC4812">
        <w:rPr>
          <w:rFonts w:ascii="Times New Roman" w:hAnsi="Times New Roman" w:cs="Times New Roman"/>
          <w:i/>
          <w:iCs/>
          <w:noProof/>
        </w:rPr>
        <w:t>unpublished data</w:t>
      </w:r>
      <w:r w:rsidR="00BC4812" w:rsidRPr="00BC4812">
        <w:rPr>
          <w:rFonts w:ascii="Times New Roman" w:hAnsi="Times New Roman" w:cs="Times New Roman"/>
          <w:noProof/>
        </w:rPr>
        <w:t>)</w:t>
      </w:r>
      <w:r w:rsidR="00BC4812">
        <w:rPr>
          <w:rFonts w:ascii="Times New Roman" w:hAnsi="Times New Roman" w:cs="Times New Roman"/>
        </w:rPr>
        <w:fldChar w:fldCharType="end"/>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3D5F20E9"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 xml:space="preserve">was an active versus non-active (e.g. sit-and-wait) hunter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manualFormatting":"(e.g. Schmitz 2008)","plainTextFormattedCitation":"(Schmitz 2008)","previouslyFormattedCitation":"(Schmitz 2008)"},"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w:t>
      </w:r>
      <w:r w:rsidR="00BC4812">
        <w:rPr>
          <w:rFonts w:ascii="Times New Roman" w:hAnsi="Times New Roman" w:cs="Times New Roman"/>
          <w:noProof/>
        </w:rPr>
        <w:t xml:space="preserve">e.g. </w:t>
      </w:r>
      <w:r w:rsidR="00BC4812" w:rsidRPr="00BC4812">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371287D0"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manualFormatting":"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Barton 2020)</w:t>
      </w:r>
      <w:r w:rsidR="00BC4812">
        <w:rPr>
          <w:rFonts w:ascii="Times New Roman" w:hAnsi="Times New Roman" w:cs="Times New Roman"/>
        </w:rPr>
        <w:fldChar w:fldCharType="end"/>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manualFormatting":"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Hartig 2020)</w:t>
      </w:r>
      <w:r w:rsidR="00BC4812">
        <w:rPr>
          <w:rFonts w:ascii="Times New Roman" w:hAnsi="Times New Roman" w:cs="Times New Roman"/>
        </w:rPr>
        <w:fldChar w:fldCharType="end"/>
      </w:r>
      <w:r w:rsidR="00BC4812">
        <w:rPr>
          <w:rFonts w:ascii="Times New Roman" w:hAnsi="Times New Roman" w:cs="Times New Roman"/>
        </w:rPr>
        <w:t>.</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et al. 2020)","manualFormatting":"Bui et al. 2020)","plainTextFormattedCitation":"(Bui et al. 2020)","previouslyFormattedCitation":"(Bui et al.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Bui et al. 2020)</w:t>
      </w:r>
      <w:r w:rsidR="00BC4812">
        <w:rPr>
          <w:rFonts w:ascii="Times New Roman" w:hAnsi="Times New Roman" w:cs="Times New Roman"/>
        </w:rPr>
        <w:fldChar w:fldCharType="end"/>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166C7A6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w:t>
      </w:r>
      <w:r w:rsidR="004A0B8A">
        <w:rPr>
          <w:rFonts w:ascii="Times New Roman" w:hAnsi="Times New Roman" w:cs="Times New Roman"/>
          <w:bCs/>
        </w:rPr>
        <w:t>55</w:t>
      </w:r>
      <w:r w:rsidR="00443433">
        <w:rPr>
          <w:rFonts w:ascii="Times New Roman" w:hAnsi="Times New Roman" w:cs="Times New Roman"/>
          <w:bCs/>
        </w:rPr>
        <w:t xml:space="preserve"> prey families;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48F6838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xml:space="preserve">, with </w:t>
      </w:r>
      <w:r>
        <w:rPr>
          <w:rFonts w:ascii="Times New Roman" w:hAnsi="Times New Roman" w:cs="Times New Roman"/>
        </w:rPr>
        <w:lastRenderedPageBreak/>
        <w:t>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45A5893E"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e.g.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Polis 1991, McLaughlin et al. 2010)","manualFormatting":"Polis 1991, McLaughlin et al. 2010)","plainTextFormattedCitation":"(Polis 1991, McLaughlin et al. 2010)","previouslyFormattedCitation":"(Polis 1991, McLaughlin et al. 201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Polis 1991, McLaughlin et al. 2010)</w:t>
      </w:r>
      <w:r w:rsidR="00BC4812">
        <w:rPr>
          <w:rFonts w:ascii="Times New Roman" w:hAnsi="Times New Roman" w:cs="Times New Roman"/>
        </w:rPr>
        <w:fldChar w:fldCharType="end"/>
      </w:r>
      <w:r w:rsidR="00BC4812">
        <w:rPr>
          <w:rFonts w:ascii="Times New Roman" w:hAnsi="Times New Roman" w:cs="Times New Roman"/>
        </w:rPr>
        <w:t xml:space="preserve">, </w:t>
      </w:r>
      <w:r w:rsidR="002F62A7">
        <w:rPr>
          <w:rFonts w:ascii="Times New Roman" w:hAnsi="Times New Roman" w:cs="Times New Roman"/>
        </w:rPr>
        <w:t xml:space="preserve">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w:t>
      </w:r>
      <w:r w:rsidR="00BC4812">
        <w:rPr>
          <w:rFonts w:ascii="Times New Roman" w:hAnsi="Times New Roman" w:cs="Times New Roman"/>
        </w:rPr>
        <w:t xml:space="preserve"> </w:t>
      </w:r>
      <w:r w:rsidR="00BC4812">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manualFormatting":"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Pomeranz et al. 2019)</w:t>
      </w:r>
      <w:r w:rsidR="00BC4812">
        <w:rPr>
          <w:rFonts w:ascii="Times New Roman" w:hAnsi="Times New Roman" w:cs="Times New Roman"/>
        </w:rPr>
        <w:fldChar w:fldCharType="end"/>
      </w:r>
      <w:r w:rsidR="00BC4812">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42DA031D"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similar species, lending credence to phylogenetic approaches to inferring feeding interaction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manualFormatting":"(e.g. 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w:t>
      </w:r>
      <w:r w:rsidR="00443203">
        <w:rPr>
          <w:rFonts w:ascii="Times New Roman" w:hAnsi="Times New Roman" w:cs="Times New Roman"/>
          <w:noProof/>
        </w:rPr>
        <w:t xml:space="preserve">e.g. </w:t>
      </w:r>
      <w:r w:rsidR="00443203" w:rsidRPr="00443203">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5035E62D"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Schmitz 2008, 2009, Laigle et al. 2018)","plainTextFormattedCitation":"(Schmitz 2008, 2009, Laigle et al. 2018)","previouslyFormattedCitation":"(Schmitz 2008, 2009, Laigle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Schmitz 2008, 2009, Laigle et al. 2018)</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e.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manualFormatting":"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 individual species deviated from a general predator-prey body size scaling relationship and that hunting tools seem to be one 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 along with predator hunting traits</w:t>
      </w:r>
      <w:r w:rsidR="00BB26B2">
        <w:rPr>
          <w:rFonts w:ascii="Times New Roman" w:hAnsi="Times New Roman" w:cs="Times New Roman"/>
        </w:rPr>
        <w:t xml:space="preserve"> (e.g.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Garnier et al. 2004)","manualFormatting":"Garnier et al. 2004)","plainTextFormattedCitation":"(Garnier et al. 2004)","previouslyFormattedCitation":"(Garnier et al. 200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Garnier et al. 2004)</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is key to understanding which </w:t>
      </w:r>
      <w:r w:rsidR="00AE58D1">
        <w:rPr>
          <w:rFonts w:ascii="Times New Roman" w:hAnsi="Times New Roman" w:cs="Times New Roman"/>
        </w:rPr>
        <w:lastRenderedPageBreak/>
        <w:t xml:space="preserve">traits may matter for constraining feeding interactions. Specifically, predators that use venom, such as centipedes, which are thought to relax prey size constraints (e.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Digel et al. 2014)","manualFormatting":"Digel et al. 2014)","plainTextFormattedCitation":"(Digel et al. 2014)","previouslyFormattedCitation":"(Digel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Digel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nd Wolkovich 2011)","plainTextFormattedCitation":"(Wilson and Wolkovich 2011)","previouslyFormattedCitation":"(Wilson and Wolkovich 2011)"},"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Wilson and Wolkovich 2011)</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4DD531BB"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Hyslop 1980, Duffy and Jackson 1986, Baker et al. 2014)","plainTextFormattedCitation":"(Hyslop 1980, Duffy and Jackson 1986, Baker et al. 2014)","previouslyFormattedCitation":"(Hyslop 1980, Duffy and Jackson 1986, Baker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Hyslop 1980, Duffy and Jackson 1986, Baker et al. 2014)</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nd Hajibabaei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Porter and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e.g.</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manualFormatting":"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nd Leese 2015, Elbrecht et al. 2017)","plainTextFormattedCitation":"(Elbrecht and Leese 2015, Elbrecht et al. 2017)","previouslyFormattedCitation":"(Elbrecht and Leese 2015, Elbrecht et al. 2017)"},"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Elbrecht and Leese 2015, Elbrecht et al.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et al. 2018)","plainTextFormattedCitation":"(Nielsen et al. 2018)","previouslyFormattedCitation":"(Nielsen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Nielsen et al.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1FD573F8"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Mora et al. 2011, Costello et al. 2013, Bar-On et al. 2018)","plainTextFormattedCitation":"(Mora et al. 2011, Costello et al. 2013, Bar-On et al. 2018)","previouslyFormattedCitation":"(Mora et al. 2011, Costello et al. 2013, Bar-On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Mora et al. 2011, Costello et al. 2013, Bar-On et al. 2018)</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30417C">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nd Ebenman 2006, Valiente-Banuet et al. 2015, Donohue et al. 2017)","plainTextFormattedCitation":"(Borrvall and Ebenman 2006, Valiente-Banuet et al. 2015, Donohue et al. 2017)","previouslyFormattedCitation":"(Borrvall and Ebenman 2006, Valiente-Banuet et al. 2015, Donohue et al. 2017)"},"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Borrvall and Ebenman 2006, Valiente-Banuet et al. 2015, Donohue et al. 2017)</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52A275DD" w:rsidR="00E92E10"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w:t>
      </w:r>
      <w:r>
        <w:rPr>
          <w:rFonts w:ascii="Times New Roman" w:hAnsi="Times New Roman" w:cs="Times New Roman"/>
          <w:bCs/>
        </w:rPr>
        <w:lastRenderedPageBreak/>
        <w:t xml:space="preserve">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3D908F14" w14:textId="6DCDCC67" w:rsidR="009F65E8" w:rsidRDefault="009F65E8" w:rsidP="003F3823">
      <w:pPr>
        <w:rPr>
          <w:rFonts w:ascii="Times New Roman" w:hAnsi="Times New Roman" w:cs="Times New Roman"/>
          <w:bCs/>
        </w:rPr>
      </w:pPr>
    </w:p>
    <w:p w14:paraId="0B2778F7" w14:textId="1A78EBA2" w:rsidR="009F65E8" w:rsidRDefault="009F65E8" w:rsidP="003F3823">
      <w:pPr>
        <w:rPr>
          <w:rFonts w:ascii="Times New Roman" w:hAnsi="Times New Roman" w:cs="Times New Roman"/>
          <w:b/>
        </w:rPr>
      </w:pPr>
      <w:r>
        <w:rPr>
          <w:rFonts w:ascii="Times New Roman" w:hAnsi="Times New Roman" w:cs="Times New Roman"/>
          <w:b/>
        </w:rPr>
        <w:t>Author Contributions</w:t>
      </w:r>
    </w:p>
    <w:p w14:paraId="3D869C82" w14:textId="6A449D53" w:rsidR="009F65E8" w:rsidRDefault="009F65E8" w:rsidP="003F3823">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671422">
        <w:rPr>
          <w:rFonts w:ascii="Times New Roman" w:hAnsi="Times New Roman" w:cs="Times New Roman"/>
          <w:highlight w:val="darkCyan"/>
        </w:rPr>
        <w:t>conceived</w:t>
      </w:r>
      <w:r>
        <w:rPr>
          <w:rFonts w:ascii="Times New Roman" w:hAnsi="Times New Roman" w:cs="Times New Roman"/>
        </w:rPr>
        <w:t xml:space="preserve"> the ideas of this study</w:t>
      </w:r>
      <w:r w:rsidR="00671422">
        <w:rPr>
          <w:rFonts w:ascii="Times New Roman" w:hAnsi="Times New Roman" w:cs="Times New Roman"/>
        </w:rPr>
        <w:t>. HY, AA,</w:t>
      </w:r>
      <w:r>
        <w:rPr>
          <w:rFonts w:ascii="Times New Roman" w:hAnsi="Times New Roman" w:cs="Times New Roman"/>
        </w:rPr>
        <w:t xml:space="preserve"> </w:t>
      </w:r>
      <w:r w:rsidR="00671422">
        <w:rPr>
          <w:rFonts w:ascii="Times New Roman" w:hAnsi="Times New Roman" w:cs="Times New Roman"/>
        </w:rPr>
        <w:t xml:space="preserve">KL, and JM provided input on predator sample collection. </w:t>
      </w:r>
      <w:r>
        <w:rPr>
          <w:rFonts w:ascii="Times New Roman" w:hAnsi="Times New Roman" w:cs="Times New Roman"/>
        </w:rPr>
        <w:t xml:space="preserve">AMtK, </w:t>
      </w:r>
      <w:proofErr w:type="gramStart"/>
      <w:r>
        <w:rPr>
          <w:rFonts w:ascii="Times New Roman" w:hAnsi="Times New Roman" w:cs="Times New Roman"/>
        </w:rPr>
        <w:t>An</w:t>
      </w:r>
      <w:proofErr w:type="gramEnd"/>
      <w:r>
        <w:rPr>
          <w:rFonts w:ascii="Times New Roman" w:hAnsi="Times New Roman" w:cs="Times New Roman"/>
        </w:rPr>
        <w:t xml:space="preserve"> Bui, </w:t>
      </w:r>
      <w:proofErr w:type="spellStart"/>
      <w:r>
        <w:rPr>
          <w:rFonts w:ascii="Times New Roman" w:hAnsi="Times New Roman" w:cs="Times New Roman"/>
        </w:rPr>
        <w:t>EForbes</w:t>
      </w:r>
      <w:proofErr w:type="spellEnd"/>
      <w:r>
        <w:rPr>
          <w:rFonts w:ascii="Times New Roman" w:hAnsi="Times New Roman" w:cs="Times New Roman"/>
        </w:rPr>
        <w:t xml:space="preserve">, </w:t>
      </w:r>
      <w:proofErr w:type="spellStart"/>
      <w:r>
        <w:rPr>
          <w:rFonts w:ascii="Times New Roman" w:hAnsi="Times New Roman" w:cs="Times New Roman"/>
        </w:rPr>
        <w:t>DOrr</w:t>
      </w:r>
      <w:proofErr w:type="spellEnd"/>
      <w:r>
        <w:rPr>
          <w:rFonts w:ascii="Times New Roman" w:hAnsi="Times New Roman" w:cs="Times New Roman"/>
        </w:rPr>
        <w:t xml:space="preserve">, </w:t>
      </w:r>
      <w:proofErr w:type="spellStart"/>
      <w:r>
        <w:rPr>
          <w:rFonts w:ascii="Times New Roman" w:hAnsi="Times New Roman" w:cs="Times New Roman"/>
        </w:rPr>
        <w:t>MLee</w:t>
      </w:r>
      <w:proofErr w:type="spellEnd"/>
      <w:r>
        <w:rPr>
          <w:rFonts w:ascii="Times New Roman" w:hAnsi="Times New Roman" w:cs="Times New Roman"/>
        </w:rPr>
        <w:t xml:space="preserve">, </w:t>
      </w:r>
      <w:proofErr w:type="spellStart"/>
      <w:r>
        <w:rPr>
          <w:rFonts w:ascii="Times New Roman" w:hAnsi="Times New Roman" w:cs="Times New Roman"/>
        </w:rPr>
        <w:t>TBogar</w:t>
      </w:r>
      <w:proofErr w:type="spellEnd"/>
      <w:r>
        <w:rPr>
          <w:rFonts w:ascii="Times New Roman" w:hAnsi="Times New Roman" w:cs="Times New Roman"/>
        </w:rPr>
        <w:t xml:space="preserve">, </w:t>
      </w:r>
      <w:proofErr w:type="spellStart"/>
      <w:r>
        <w:rPr>
          <w:rFonts w:ascii="Times New Roman" w:hAnsi="Times New Roman" w:cs="Times New Roman"/>
        </w:rPr>
        <w:t>JChildress</w:t>
      </w:r>
      <w:proofErr w:type="spellEnd"/>
      <w:r>
        <w:rPr>
          <w:rFonts w:ascii="Times New Roman" w:hAnsi="Times New Roman" w:cs="Times New Roman"/>
        </w:rPr>
        <w:t xml:space="preserve">, </w:t>
      </w:r>
      <w:proofErr w:type="spellStart"/>
      <w:r>
        <w:rPr>
          <w:rFonts w:ascii="Times New Roman" w:hAnsi="Times New Roman" w:cs="Times New Roman"/>
        </w:rPr>
        <w:t>RDirzo</w:t>
      </w:r>
      <w:proofErr w:type="spellEnd"/>
      <w:r>
        <w:rPr>
          <w:rFonts w:ascii="Times New Roman" w:hAnsi="Times New Roman" w:cs="Times New Roman"/>
        </w:rPr>
        <w:t xml:space="preserve">, </w:t>
      </w:r>
      <w:proofErr w:type="spellStart"/>
      <w:r>
        <w:rPr>
          <w:rFonts w:ascii="Times New Roman" w:hAnsi="Times New Roman" w:cs="Times New Roman"/>
        </w:rPr>
        <w:t>MEspinoza</w:t>
      </w:r>
      <w:proofErr w:type="spellEnd"/>
      <w:r>
        <w:rPr>
          <w:rFonts w:ascii="Times New Roman" w:hAnsi="Times New Roman" w:cs="Times New Roman"/>
        </w:rPr>
        <w:t xml:space="preserve">, </w:t>
      </w:r>
      <w:proofErr w:type="spellStart"/>
      <w:r>
        <w:rPr>
          <w:rFonts w:ascii="Times New Roman" w:hAnsi="Times New Roman" w:cs="Times New Roman"/>
        </w:rPr>
        <w:t>CJohnston</w:t>
      </w:r>
      <w:proofErr w:type="spellEnd"/>
      <w:r>
        <w:rPr>
          <w:rFonts w:ascii="Times New Roman" w:hAnsi="Times New Roman" w:cs="Times New Roman"/>
        </w:rPr>
        <w:t xml:space="preserve">, </w:t>
      </w:r>
      <w:proofErr w:type="spellStart"/>
      <w:r>
        <w:rPr>
          <w:rFonts w:ascii="Times New Roman" w:hAnsi="Times New Roman" w:cs="Times New Roman"/>
        </w:rPr>
        <w:t>MKlope</w:t>
      </w:r>
      <w:proofErr w:type="spellEnd"/>
      <w:r>
        <w:rPr>
          <w:rFonts w:ascii="Times New Roman" w:hAnsi="Times New Roman" w:cs="Times New Roman"/>
        </w:rPr>
        <w:t xml:space="preserve">, </w:t>
      </w:r>
      <w:proofErr w:type="spellStart"/>
      <w:r>
        <w:rPr>
          <w:rFonts w:ascii="Times New Roman" w:hAnsi="Times New Roman" w:cs="Times New Roman"/>
        </w:rPr>
        <w:t>KLafferty</w:t>
      </w:r>
      <w:proofErr w:type="spellEnd"/>
      <w:r>
        <w:rPr>
          <w:rFonts w:ascii="Times New Roman" w:hAnsi="Times New Roman" w:cs="Times New Roman"/>
        </w:rPr>
        <w:t xml:space="preserve">, </w:t>
      </w:r>
      <w:proofErr w:type="spellStart"/>
      <w:r>
        <w:rPr>
          <w:rFonts w:ascii="Times New Roman" w:hAnsi="Times New Roman" w:cs="Times New Roman"/>
        </w:rPr>
        <w:t>JMcLaughlin</w:t>
      </w:r>
      <w:proofErr w:type="spellEnd"/>
      <w:r>
        <w:rPr>
          <w:rFonts w:ascii="Times New Roman" w:hAnsi="Times New Roman" w:cs="Times New Roman"/>
        </w:rPr>
        <w:t xml:space="preserve">, </w:t>
      </w:r>
      <w:proofErr w:type="spellStart"/>
      <w:r>
        <w:rPr>
          <w:rFonts w:ascii="Times New Roman" w:hAnsi="Times New Roman" w:cs="Times New Roman"/>
        </w:rPr>
        <w:t>MMorse</w:t>
      </w:r>
      <w:proofErr w:type="spellEnd"/>
      <w:r>
        <w:rPr>
          <w:rFonts w:ascii="Times New Roman" w:hAnsi="Times New Roman" w:cs="Times New Roman"/>
        </w:rPr>
        <w:t xml:space="preserve">, </w:t>
      </w:r>
      <w:proofErr w:type="spellStart"/>
      <w:r>
        <w:rPr>
          <w:rFonts w:ascii="Times New Roman" w:hAnsi="Times New Roman" w:cs="Times New Roman"/>
        </w:rPr>
        <w:t>CMotta</w:t>
      </w:r>
      <w:proofErr w:type="spellEnd"/>
      <w:r>
        <w:rPr>
          <w:rFonts w:ascii="Times New Roman" w:hAnsi="Times New Roman" w:cs="Times New Roman"/>
        </w:rPr>
        <w:t xml:space="preserve">, </w:t>
      </w:r>
      <w:proofErr w:type="spellStart"/>
      <w:r>
        <w:rPr>
          <w:rFonts w:ascii="Times New Roman" w:hAnsi="Times New Roman" w:cs="Times New Roman"/>
        </w:rPr>
        <w:t>KPlummer</w:t>
      </w:r>
      <w:proofErr w:type="spellEnd"/>
      <w:r>
        <w:rPr>
          <w:rFonts w:ascii="Times New Roman" w:hAnsi="Times New Roman" w:cs="Times New Roman"/>
        </w:rPr>
        <w:t xml:space="preserve">, and </w:t>
      </w:r>
      <w:proofErr w:type="spellStart"/>
      <w:r>
        <w:rPr>
          <w:rFonts w:ascii="Times New Roman" w:hAnsi="Times New Roman" w:cs="Times New Roman"/>
        </w:rPr>
        <w:t>DWeber</w:t>
      </w:r>
      <w:proofErr w:type="spellEnd"/>
      <w:r>
        <w:rPr>
          <w:rFonts w:ascii="Times New Roman" w:hAnsi="Times New Roman" w:cs="Times New Roman"/>
        </w:rPr>
        <w:t xml:space="preserve"> conducted </w:t>
      </w:r>
      <w:r w:rsidRPr="00671422">
        <w:rPr>
          <w:rFonts w:ascii="Times New Roman" w:hAnsi="Times New Roman" w:cs="Times New Roman"/>
          <w:highlight w:val="darkCy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did all </w:t>
      </w:r>
      <w:r w:rsidRPr="00671422">
        <w:rPr>
          <w:rFonts w:ascii="Times New Roman" w:hAnsi="Times New Roman" w:cs="Times New Roman"/>
          <w:highlight w:val="darkCyan"/>
        </w:rPr>
        <w:t>molecular work and bioinformatics</w:t>
      </w:r>
      <w:r>
        <w:rPr>
          <w:rFonts w:ascii="Times New Roman" w:hAnsi="Times New Roman" w:cs="Times New Roman"/>
        </w:rPr>
        <w:t xml:space="preserve"> for this study with help from </w:t>
      </w:r>
      <w:proofErr w:type="spellStart"/>
      <w:r>
        <w:rPr>
          <w:rFonts w:ascii="Times New Roman" w:hAnsi="Times New Roman" w:cs="Times New Roman"/>
        </w:rPr>
        <w:t>AApigo</w:t>
      </w:r>
      <w:proofErr w:type="spellEnd"/>
      <w:r>
        <w:rPr>
          <w:rFonts w:ascii="Times New Roman" w:hAnsi="Times New Roman" w:cs="Times New Roman"/>
        </w:rPr>
        <w:t xml:space="preserve">. </w:t>
      </w:r>
      <w:proofErr w:type="spellStart"/>
      <w:r>
        <w:rPr>
          <w:rFonts w:ascii="Times New Roman" w:hAnsi="Times New Roman" w:cs="Times New Roman"/>
        </w:rPr>
        <w:t>ABui</w:t>
      </w:r>
      <w:proofErr w:type="spellEnd"/>
      <w:r>
        <w:rPr>
          <w:rFonts w:ascii="Times New Roman" w:hAnsi="Times New Roman" w:cs="Times New Roman"/>
        </w:rPr>
        <w:t xml:space="preserve">, </w:t>
      </w:r>
      <w:proofErr w:type="spellStart"/>
      <w:r>
        <w:rPr>
          <w:rFonts w:ascii="Times New Roman" w:hAnsi="Times New Roman" w:cs="Times New Roman"/>
        </w:rPr>
        <w:t>RBehm</w:t>
      </w:r>
      <w:proofErr w:type="spellEnd"/>
      <w:r>
        <w:rPr>
          <w:rFonts w:ascii="Times New Roman" w:hAnsi="Times New Roman" w:cs="Times New Roman"/>
        </w:rPr>
        <w:t xml:space="preserve">, </w:t>
      </w:r>
      <w:proofErr w:type="spellStart"/>
      <w:r>
        <w:rPr>
          <w:rFonts w:ascii="Times New Roman" w:hAnsi="Times New Roman" w:cs="Times New Roman"/>
        </w:rPr>
        <w:t>TBogar</w:t>
      </w:r>
      <w:proofErr w:type="spellEnd"/>
      <w:r>
        <w:rPr>
          <w:rFonts w:ascii="Times New Roman" w:hAnsi="Times New Roman" w:cs="Times New Roman"/>
        </w:rPr>
        <w:t>,</w:t>
      </w:r>
      <w:r w:rsidR="00671422">
        <w:rPr>
          <w:rFonts w:ascii="Times New Roman" w:hAnsi="Times New Roman" w:cs="Times New Roman"/>
        </w:rPr>
        <w:t xml:space="preserve"> </w:t>
      </w:r>
      <w:proofErr w:type="spellStart"/>
      <w:r w:rsidR="00671422">
        <w:rPr>
          <w:rFonts w:ascii="Times New Roman" w:hAnsi="Times New Roman" w:cs="Times New Roman"/>
        </w:rPr>
        <w:t>MEspinoza</w:t>
      </w:r>
      <w:proofErr w:type="spellEnd"/>
      <w:r w:rsidR="00671422">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Klope</w:t>
      </w:r>
      <w:proofErr w:type="spellEnd"/>
      <w:r>
        <w:rPr>
          <w:rFonts w:ascii="Times New Roman" w:hAnsi="Times New Roman" w:cs="Times New Roman"/>
        </w:rPr>
        <w:t xml:space="preserve">, </w:t>
      </w:r>
      <w:proofErr w:type="spellStart"/>
      <w:r w:rsidR="00671422">
        <w:rPr>
          <w:rFonts w:ascii="Times New Roman" w:hAnsi="Times New Roman" w:cs="Times New Roman"/>
        </w:rPr>
        <w:t>MLee</w:t>
      </w:r>
      <w:proofErr w:type="spellEnd"/>
      <w:r w:rsidR="00671422">
        <w:rPr>
          <w:rFonts w:ascii="Times New Roman" w:hAnsi="Times New Roman" w:cs="Times New Roman"/>
        </w:rPr>
        <w:t xml:space="preserve">, </w:t>
      </w:r>
      <w:proofErr w:type="spellStart"/>
      <w:r>
        <w:rPr>
          <w:rFonts w:ascii="Times New Roman" w:hAnsi="Times New Roman" w:cs="Times New Roman"/>
        </w:rPr>
        <w:t>MMorse</w:t>
      </w:r>
      <w:proofErr w:type="spellEnd"/>
      <w:r>
        <w:rPr>
          <w:rFonts w:ascii="Times New Roman" w:hAnsi="Times New Roman" w:cs="Times New Roman"/>
        </w:rPr>
        <w:t xml:space="preserve">, </w:t>
      </w:r>
      <w:proofErr w:type="spellStart"/>
      <w:r>
        <w:rPr>
          <w:rFonts w:ascii="Times New Roman" w:hAnsi="Times New Roman" w:cs="Times New Roman"/>
        </w:rPr>
        <w:t>JMcLaughlin</w:t>
      </w:r>
      <w:proofErr w:type="spellEnd"/>
      <w:r>
        <w:rPr>
          <w:rFonts w:ascii="Times New Roman" w:hAnsi="Times New Roman" w:cs="Times New Roman"/>
        </w:rPr>
        <w:t xml:space="preserve">, </w:t>
      </w:r>
      <w:proofErr w:type="spellStart"/>
      <w:r>
        <w:rPr>
          <w:rFonts w:ascii="Times New Roman" w:hAnsi="Times New Roman" w:cs="Times New Roman"/>
        </w:rPr>
        <w:t>KPark</w:t>
      </w:r>
      <w:proofErr w:type="spellEnd"/>
      <w:r>
        <w:rPr>
          <w:rFonts w:ascii="Times New Roman" w:hAnsi="Times New Roman" w:cs="Times New Roman"/>
        </w:rPr>
        <w:t xml:space="preserve">, </w:t>
      </w:r>
      <w:proofErr w:type="spellStart"/>
      <w:r>
        <w:rPr>
          <w:rFonts w:ascii="Times New Roman" w:hAnsi="Times New Roman" w:cs="Times New Roman"/>
        </w:rPr>
        <w:t>CSteel</w:t>
      </w:r>
      <w:proofErr w:type="spellEnd"/>
      <w:r>
        <w:rPr>
          <w:rFonts w:ascii="Times New Roman" w:hAnsi="Times New Roman" w:cs="Times New Roman"/>
        </w:rPr>
        <w:t xml:space="preserve">, and </w:t>
      </w:r>
      <w:proofErr w:type="spellStart"/>
      <w:r>
        <w:rPr>
          <w:rFonts w:ascii="Times New Roman" w:hAnsi="Times New Roman" w:cs="Times New Roman"/>
        </w:rPr>
        <w:t>RYoung</w:t>
      </w:r>
      <w:proofErr w:type="spellEnd"/>
      <w:r>
        <w:rPr>
          <w:rFonts w:ascii="Times New Roman" w:hAnsi="Times New Roman" w:cs="Times New Roman"/>
        </w:rPr>
        <w:t xml:space="preserve"> </w:t>
      </w:r>
      <w:r w:rsidRPr="00671422">
        <w:rPr>
          <w:rFonts w:ascii="Times New Roman" w:hAnsi="Times New Roman" w:cs="Times New Roman"/>
          <w:highlight w:val="darkCyan"/>
        </w:rPr>
        <w:t>collected body size and species</w:t>
      </w:r>
      <w:r>
        <w:rPr>
          <w:rFonts w:ascii="Times New Roman" w:hAnsi="Times New Roman" w:cs="Times New Roman"/>
        </w:rPr>
        <w:t xml:space="preserve"> identification data. AM-</w:t>
      </w:r>
      <w:proofErr w:type="spellStart"/>
      <w:r>
        <w:rPr>
          <w:rFonts w:ascii="Times New Roman" w:hAnsi="Times New Roman" w:cs="Times New Roman"/>
        </w:rPr>
        <w:t>tK</w:t>
      </w:r>
      <w:proofErr w:type="spellEnd"/>
      <w:r>
        <w:rPr>
          <w:rFonts w:ascii="Times New Roman" w:hAnsi="Times New Roman" w:cs="Times New Roman"/>
        </w:rPr>
        <w:t xml:space="preserve"> performed all </w:t>
      </w:r>
      <w:r w:rsidRPr="00671422">
        <w:rPr>
          <w:rFonts w:ascii="Times New Roman" w:hAnsi="Times New Roman" w:cs="Times New Roman"/>
          <w:highlight w:val="darkCyan"/>
        </w:rPr>
        <w:t>statistical analyses</w:t>
      </w:r>
      <w:r>
        <w:rPr>
          <w:rFonts w:ascii="Times New Roman" w:hAnsi="Times New Roman" w:cs="Times New Roman"/>
        </w:rPr>
        <w:t xml:space="preserve"> for this study with essential </w:t>
      </w:r>
      <w:r w:rsidRPr="00671422">
        <w:rPr>
          <w:rFonts w:ascii="Times New Roman" w:hAnsi="Times New Roman" w:cs="Times New Roman"/>
          <w:highlight w:val="darkCyan"/>
        </w:rPr>
        <w:t>conceptual contributions</w:t>
      </w:r>
      <w:r>
        <w:rPr>
          <w:rFonts w:ascii="Times New Roman" w:hAnsi="Times New Roman" w:cs="Times New Roman"/>
        </w:rPr>
        <w:t xml:space="preserve"> from </w:t>
      </w:r>
      <w:proofErr w:type="spellStart"/>
      <w:proofErr w:type="gramStart"/>
      <w:r>
        <w:rPr>
          <w:rFonts w:ascii="Times New Roman" w:hAnsi="Times New Roman" w:cs="Times New Roman"/>
        </w:rPr>
        <w:t>A.Apigo</w:t>
      </w:r>
      <w:proofErr w:type="spellEnd"/>
      <w:proofErr w:type="gramEnd"/>
      <w:r>
        <w:rPr>
          <w:rFonts w:ascii="Times New Roman" w:hAnsi="Times New Roman" w:cs="Times New Roman"/>
        </w:rPr>
        <w:t xml:space="preserve">, </w:t>
      </w:r>
      <w:proofErr w:type="spellStart"/>
      <w:r>
        <w:rPr>
          <w:rFonts w:ascii="Times New Roman" w:hAnsi="Times New Roman" w:cs="Times New Roman"/>
        </w:rPr>
        <w:t>ABui</w:t>
      </w:r>
      <w:proofErr w:type="spellEnd"/>
      <w:r>
        <w:rPr>
          <w:rFonts w:ascii="Times New Roman" w:hAnsi="Times New Roman" w:cs="Times New Roman"/>
        </w:rPr>
        <w:t xml:space="preserve">, </w:t>
      </w:r>
      <w:proofErr w:type="spellStart"/>
      <w:r>
        <w:rPr>
          <w:rFonts w:ascii="Times New Roman" w:hAnsi="Times New Roman" w:cs="Times New Roman"/>
        </w:rPr>
        <w:t>BDiFiore</w:t>
      </w:r>
      <w:proofErr w:type="spellEnd"/>
      <w:r>
        <w:rPr>
          <w:rFonts w:ascii="Times New Roman" w:hAnsi="Times New Roman" w:cs="Times New Roman"/>
        </w:rPr>
        <w:t xml:space="preserve">, </w:t>
      </w:r>
      <w:proofErr w:type="spellStart"/>
      <w:r>
        <w:rPr>
          <w:rFonts w:ascii="Times New Roman" w:hAnsi="Times New Roman" w:cs="Times New Roman"/>
        </w:rPr>
        <w:t>EForbes</w:t>
      </w:r>
      <w:proofErr w:type="spellEnd"/>
      <w:r>
        <w:rPr>
          <w:rFonts w:ascii="Times New Roman" w:hAnsi="Times New Roman" w:cs="Times New Roman"/>
        </w:rPr>
        <w:t xml:space="preserve">, </w:t>
      </w:r>
      <w:proofErr w:type="spellStart"/>
      <w:r w:rsidR="00671422">
        <w:rPr>
          <w:rFonts w:ascii="Times New Roman" w:hAnsi="Times New Roman" w:cs="Times New Roman"/>
        </w:rPr>
        <w:t>DOrr</w:t>
      </w:r>
      <w:proofErr w:type="spellEnd"/>
      <w:r w:rsidR="00671422">
        <w:rPr>
          <w:rFonts w:ascii="Times New Roman" w:hAnsi="Times New Roman" w:cs="Times New Roman"/>
        </w:rPr>
        <w:t xml:space="preserve">, </w:t>
      </w:r>
      <w:proofErr w:type="spellStart"/>
      <w:r>
        <w:rPr>
          <w:rFonts w:ascii="Times New Roman" w:hAnsi="Times New Roman" w:cs="Times New Roman"/>
        </w:rPr>
        <w:t>DPreston</w:t>
      </w:r>
      <w:proofErr w:type="spellEnd"/>
      <w:r>
        <w:rPr>
          <w:rFonts w:ascii="Times New Roman" w:hAnsi="Times New Roman" w:cs="Times New Roman"/>
        </w:rPr>
        <w:t xml:space="preserve">, </w:t>
      </w:r>
      <w:proofErr w:type="spellStart"/>
      <w:r>
        <w:rPr>
          <w:rFonts w:ascii="Times New Roman" w:hAnsi="Times New Roman" w:cs="Times New Roman"/>
        </w:rPr>
        <w:t>RDirzo</w:t>
      </w:r>
      <w:proofErr w:type="spellEnd"/>
      <w:r>
        <w:rPr>
          <w:rFonts w:ascii="Times New Roman" w:hAnsi="Times New Roman" w:cs="Times New Roman"/>
        </w:rPr>
        <w:t xml:space="preserve">, and </w:t>
      </w:r>
      <w:proofErr w:type="spellStart"/>
      <w:r>
        <w:rPr>
          <w:rFonts w:ascii="Times New Roman" w:hAnsi="Times New Roman" w:cs="Times New Roman"/>
        </w:rPr>
        <w:t>HYoung</w:t>
      </w:r>
      <w:proofErr w:type="spellEnd"/>
      <w:r>
        <w:rPr>
          <w:rFonts w:ascii="Times New Roman" w:hAnsi="Times New Roman" w:cs="Times New Roman"/>
        </w:rPr>
        <w:t>. AMtK led the writing of this manuscript and all authors provided editorial</w:t>
      </w:r>
      <w:r w:rsidR="004B2FA1">
        <w:rPr>
          <w:rFonts w:ascii="Times New Roman" w:hAnsi="Times New Roman" w:cs="Times New Roman"/>
        </w:rPr>
        <w:t xml:space="preserve"> and conceptual</w:t>
      </w:r>
      <w:r>
        <w:rPr>
          <w:rFonts w:ascii="Times New Roman" w:hAnsi="Times New Roman" w:cs="Times New Roman"/>
        </w:rPr>
        <w:t xml:space="preserve"> feedback on aspects of the manuscript. All authors have read and agree to the content of this manuscript.</w:t>
      </w:r>
      <w:r w:rsidR="00671422">
        <w:rPr>
          <w:rFonts w:ascii="Times New Roman" w:hAnsi="Times New Roman" w:cs="Times New Roman"/>
        </w:rPr>
        <w:t xml:space="preserve">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7C11DA0D" w14:textId="1F6294B9"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30417C">
        <w:rPr>
          <w:rFonts w:ascii="Times New Roman" w:hAnsi="Times New Roman" w:cs="Times New Roman"/>
          <w:noProof/>
        </w:rPr>
        <w:t>Baker, R., A. Buckland, and M. Sheaves. 2014. Fish gut content analysis: Robust measures of diet composition. Fish and Fisheries 15:170–177.</w:t>
      </w:r>
    </w:p>
    <w:p w14:paraId="53E7250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ar-On, Y. M., R. Phillips, and R. Milo. 2018. The biomass distribution on Earth. Proceedings of the National Academy of Sciences of the United States of America 115:6506–6511.</w:t>
      </w:r>
    </w:p>
    <w:p w14:paraId="658349A3"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arton, K. 2020. MuMIn: Multi-Model Inference.</w:t>
      </w:r>
    </w:p>
    <w:p w14:paraId="78ACEDD8"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orrvall, C., and B. Ebenman. 2006. Early onset of secondary extinctions in ecological communities following the loss of top predators. Ecology Letters 9:435–442.</w:t>
      </w:r>
    </w:p>
    <w:p w14:paraId="1D2D6C6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rodie, J. F., C. E. Aslan, H. S. Rogers, K. H. Redford, J. L. Maron, J. L. Bronstein, and C. R. Groves. 2014. Secondary extinctions of biodiversity. Trends in Ecology and Evolution 29:664–672.</w:t>
      </w:r>
    </w:p>
    <w:p w14:paraId="72A5A6A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Sokolova, M. S. A. Thompson, R. M. Thompson, F. Vermandele, C. Vinagre, S. Wang, J. M. Wefer, R. J. Williams, E. Wieters, G. Woodward, and A. C. Iles. 2019. Predator traits determine food-web architecture across ecosystems. Nature Ecology and Evolution 3:919–927.</w:t>
      </w:r>
    </w:p>
    <w:p w14:paraId="57F6533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ui, A., H. Lowman, A. S. Guerra, and A. Miller-ter Kuile. 2020. calecopal: A California-</w:t>
      </w:r>
      <w:r w:rsidRPr="0030417C">
        <w:rPr>
          <w:rFonts w:ascii="Times New Roman" w:hAnsi="Times New Roman" w:cs="Times New Roman"/>
          <w:noProof/>
        </w:rPr>
        <w:lastRenderedPageBreak/>
        <w:t>inspired Package of Color Palettes.</w:t>
      </w:r>
    </w:p>
    <w:p w14:paraId="1FE25D7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Callahan, B. J., P. J. McMurdie, M. J. Rosen, A. W. Han, A. J. A. Johnson, and S. P. Holmes. 2016. DADA2: High-resolution sample inference from Illumina amplicon data. Nature Methods 13:581–583.</w:t>
      </w:r>
    </w:p>
    <w:p w14:paraId="4A2754F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Costello, M. J., R. M. May, and N. E. Stork. 2013. Can we name earth’s species before they go extinct? Science 339:413–416.</w:t>
      </w:r>
    </w:p>
    <w:p w14:paraId="61F3B2A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igel, C., A. Curtsdotter, J. Riede, B. Klarner, and U. Brose. 2014. Unravelling the complex structure of forest soil food webs: Higher omnivory and more trophic levels. Oikos 123:1157–1172.</w:t>
      </w:r>
    </w:p>
    <w:p w14:paraId="5D1923C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onohue, I., O. L. Petchey, S. Kéfi, A. Génin, A. L. Jackson, Q. Yang, and N. E. O’Connor. 2017. Loss of predator species, not intermediate consumers, triggers rapid and dramatic extinction cascades. Global Change Biology 23:2962–2972.</w:t>
      </w:r>
    </w:p>
    <w:p w14:paraId="287E803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uffy, D. C., and S. Jackson. 1986. Diet Studies of Seabirds: A Review of Methods. Colonial Waterbirds 9:1–17.</w:t>
      </w:r>
    </w:p>
    <w:p w14:paraId="18092ED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itzinger, B., N. Abrego, D. Gravel, T. Huotari, E. J. Vesterinen, and T. Roslin. 2019. Assessing changes in arthropod predator–prey interactions through DNA-based gut content analysis—variable environment, stable diet. Molecular Ecology 28:266–280.</w:t>
      </w:r>
    </w:p>
    <w:p w14:paraId="3356FA2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lbrecht, V., and F. Leese. 2015. Can DNA-based ecosystem assessments quantify species abundance? Testing primer bias and biomass-sequence relationships with an innovative metabarcoding protocol. PLoS ONE 10:1–16.</w:t>
      </w:r>
    </w:p>
    <w:p w14:paraId="2AC749F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lbrecht, V., B. Peinert, and F. Leese. 2017. Sorting things out: Assessing effects of unequal specimen biomass on DNA metabarcoding. Ecology and Evolution 7:6918–6926.</w:t>
      </w:r>
    </w:p>
    <w:p w14:paraId="3A6C56A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arnier, E., J. Cortez, G. Billès, M. L. Navas, C. Roumet, M. Debussche, G. Laurent, A. Blanchard, D. Aubry, A. Bellmann, C. Neill, and J. P. Toussaint. 2004. Plant functional markers capture ecosystem properties during secondary succession. Ecology 85:2630–2637.</w:t>
      </w:r>
    </w:p>
    <w:p w14:paraId="69441B2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avel, D., T. Poisot, C. Albouy, L. Velez, and D. Mouillot. 2013. Inferring food web structure from predator-prey body size relationships. Methods in Ecology and Evolution 4:1083–1090.</w:t>
      </w:r>
    </w:p>
    <w:p w14:paraId="74D3927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ay, C., D. H. Figueroa, L. N. Hudson, A. Ma, D. Perkins, and G. Woodward. 2015. Joining the dots: An automated method for constructing food webs from compendia of published interactions. Food Webs 5:11–20.</w:t>
      </w:r>
    </w:p>
    <w:p w14:paraId="73A7E35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eenstone, M. H., D. C. Weber, T. C. Coudron, and M. E. Payton. 2011. Unnecessary roughness? Testing the hypothesis that predators destined for molecular gut-content analysis must be hand-collected to avoid cross-contamination. Molecular Ecology Resources 11:286–293.</w:t>
      </w:r>
    </w:p>
    <w:p w14:paraId="0ACA165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andler, A., D. Gruner, W. Haines, M. Lange, and K. Kaneshiro. 2007. Arthropod surveys on Palmyra Atoll, Line Islands, and insights into the decline of the native tree Pisonia grandis (Nyctaginaceae). Pacific Science 61:485–502.</w:t>
      </w:r>
    </w:p>
    <w:p w14:paraId="05C8D4D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artig, F. 2020. DHARMa.</w:t>
      </w:r>
    </w:p>
    <w:p w14:paraId="0499000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ines, J., D. P. Giling, M. Rzanny, W. Voigt, S. T. Meyer, W. W. Weisser, N. Eisenhauer, and A. Ebeling. 2019. A meta food web for invertebrate species collected in a European grassland. Ecology 100:2679.</w:t>
      </w:r>
    </w:p>
    <w:p w14:paraId="7CA3364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sieh, T. C., and A. Chao. 2017. Rarefaction and extrapolation: Making fair comparison of abundance-sensitive phylogenetic diversity among multiple assemblages. Systematic Biology 66:100–111.</w:t>
      </w:r>
    </w:p>
    <w:p w14:paraId="1C65456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 xml:space="preserve">Hsieh, T. C., K. H. Ma, and A. Chao. 2016. iNEXT: an R package for rarefaction and </w:t>
      </w:r>
      <w:r w:rsidRPr="0030417C">
        <w:rPr>
          <w:rFonts w:ascii="Times New Roman" w:hAnsi="Times New Roman" w:cs="Times New Roman"/>
          <w:noProof/>
        </w:rPr>
        <w:lastRenderedPageBreak/>
        <w:t>extrapolation of species diversity (Hill numbers). Methods in Ecology and Evolution 7:1451–1456.</w:t>
      </w:r>
    </w:p>
    <w:p w14:paraId="7424B943"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yslop, E. J. 1980. Stomach contents analysis - a review of methods and their application. Journal of Fish Biology 17:411–429.</w:t>
      </w:r>
    </w:p>
    <w:p w14:paraId="3FE443A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Ings, T. C., J. M. Montoya, J. Bascompte, N. Bluthgren, L. Brown, C. Dormann, F. Edwards, D. Figueroa, U. Jacob, J. I. Jones, R. B. Lauridsen, M. E. Ledger, H. M. Lewis, J. M. Olesen, F. J. F. Van Veen, P. H. Warren, and G. Woodward. 2009. Ecological networks - Beyond food webs. Journal of Animal Ecology 78:253–269.</w:t>
      </w:r>
    </w:p>
    <w:p w14:paraId="3304A23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53CF8FB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Krehenwinkel, H., S. Kennedy, S. Pekár, and R. G. Gillespie. 2017. A cost‐efficient and simple protocol to enrich prey DNA from extractions of predatory arthropods for large‐scale gut content analysis by Illumina sequencing. Methods in Ecology and Evolution 8:126–134.</w:t>
      </w:r>
    </w:p>
    <w:p w14:paraId="5CCA203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Laigle, I., I. Aubin, C. Digel, U. Brose, I. Boulangeat, and D. Gravel. 2018. Species traits as drivers of food web structure. Oikos 127:316–326.</w:t>
      </w:r>
    </w:p>
    <w:p w14:paraId="514401E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w:t>
      </w:r>
    </w:p>
    <w:p w14:paraId="3908EB48"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Cann, K. 2000. The diversity–stability debate. Nature 405.</w:t>
      </w:r>
    </w:p>
    <w:p w14:paraId="2636FB2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Elroy, M. E., T. L. Dressler, G. C. Titcomb, E. A. Wilson, K. Deiner, T. L. Dudley, E. J. Eliason, N. T. Evans, S. D. Gaines, K. D. Lafferty, G. A. Lamberti, Y. Li, D. M. Lodge, M. S. Love, A. R. Mahon, M. E. Pfrender, M. A. Renshaw, K. A. Selkoe, and C. L. Jerde. 2020. Calibrating Environmental DNA Metabarcoding to Conventional Surveys for Measuring Fish Species Richness. Frontiers in Ecology and Evolution 8:0–12.</w:t>
      </w:r>
    </w:p>
    <w:p w14:paraId="264CEFE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Laughlin, Ó. B., T. Jonsson, and M. C. Emmerson. 2010. Temporal Variability in Predator-Prey Relationships of a Forest Floor Food Web. Page Advances in Ecological Research. Elsevier Ltd.</w:t>
      </w:r>
    </w:p>
    <w:p w14:paraId="709BBB9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iller-ter Kuile, A., A. Apigo, and H. Young. 2020. Effects of surface sterilization on diet DNA metabarcoding data of invertebrate consumers in mesocosms and natural environments.</w:t>
      </w:r>
    </w:p>
    <w:p w14:paraId="21779D4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ora, C., D. P. Tittensor, S. Adl, A. G. B. Simpson, and B. Worm. 2011. How many species are there on earth and in the ocean? PLoS Biology 9:1–8.</w:t>
      </w:r>
    </w:p>
    <w:p w14:paraId="04DA043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Nakazawa, T. 2017. Individual interaction data are required in community ecology: a conceptual review of the predator–prey mass ratio and more. Ecological Research 32:5–12.</w:t>
      </w:r>
    </w:p>
    <w:p w14:paraId="3AE06DC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Nielsen, J. M., E. L. Clare, B. Hayden, M. T. Brett, and P. Kratina. 2018. Diet tracing in ecology: Method comparison and selection. Methods in Ecology and Evolution 9:278–291.</w:t>
      </w:r>
    </w:p>
    <w:p w14:paraId="4EE01CD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iechnik, D. A., S. P. Lawler, and N. D. Martinez. 2008. Food-web assembly during a classic biogeographic study: species’ “trophic breadth.” Oikos 117:665–674.</w:t>
      </w:r>
    </w:p>
    <w:p w14:paraId="06BE809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lis, G. A. 1991. Complex Trophic Interactions in Deserts: An Empirical Critique of Food-Web Theory. The American Naturalist 138:123–155.</w:t>
      </w:r>
    </w:p>
    <w:p w14:paraId="5558656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meranz, J. P. F., R. M. Thompson, T. Poisot, and J. S. Harding. 2019. Inferring predator–prey interactions in food webs. Methods in Ecology and Evolution 10:356–367.</w:t>
      </w:r>
    </w:p>
    <w:p w14:paraId="3B36982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rter, T. M., and M. Hajibabaei. 2018. Over 2.5 million COI sequences in GenBank and growing. PLoS ONE 13:1–16.</w:t>
      </w:r>
    </w:p>
    <w:p w14:paraId="3878D0F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lastRenderedPageBreak/>
        <w:t>Raffaelli, D. 2007. Food webs, body size and the curse of the latin binomial. From Energetics to Ecosystems: The Dynamics and Structure of Ecological Systems:53–64.</w:t>
      </w:r>
    </w:p>
    <w:p w14:paraId="0DF451D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all, B. C., G. Kalinkat, D. Ott, O. Vucic-Prestic, and U. Brose. 2011. Taxonomic versus allometric constraints on non-linear interaction strengths. Oikos 120:483–492.</w:t>
      </w:r>
    </w:p>
    <w:p w14:paraId="70F3957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udolf, V. H. W., N. L. Rasmussen, C. J. Dibble, and B. G. Van Allen. 2014. Resolving the roles of body size and species identity in driving functional diversity. Proceedings of the Royal Society B 281:20133203.</w:t>
      </w:r>
    </w:p>
    <w:p w14:paraId="4BB9EE9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chmitz, O. J. 2008. Effects of predator hunting mode on grassland ecosystem function. Science 319:952–954.</w:t>
      </w:r>
    </w:p>
    <w:p w14:paraId="3701FFB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chmitz, O. J. 2009. Effects of predator functional diversity on grassland ecosystem function. Ecology 90:2339–2345.</w:t>
      </w:r>
    </w:p>
    <w:p w14:paraId="62BC4E3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heppard, S. K., and J. D. Harwood. 2005. Advances in molecular ecology: Tracking trophic links through predator-prey food-webs. Functional Ecology 19:751–762.</w:t>
      </w:r>
    </w:p>
    <w:p w14:paraId="6D12B24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imberloff, D. S., and E. O. Wilson. 1969. Experimental Zoogeography of Islands : The Colonization of Empty Islands. Ecology 50:278–296.</w:t>
      </w:r>
    </w:p>
    <w:p w14:paraId="014D72FC"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ohlström, E. H., L. Marian, A. D. Barnes, N. F. Haneda, S. Scheu, B. C. Rall, U. Brose, and M. Jochum. 2018. Applying generalized allometric regressions to predict live body mass of tropical and temperate arthropods. Ecology and Evolution 8:12737–12749.</w:t>
      </w:r>
    </w:p>
    <w:p w14:paraId="1340DB5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tork, N. E. 2018. How Many Species of Insects and Other Terrestrial Arthropods Are There on Earth? Annual Review of Entomology 63:31–45.</w:t>
      </w:r>
    </w:p>
    <w:p w14:paraId="3A2AFEA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touffer, D. B., J. Camacho, R. Guimera, C. A. Ng, and L. A. Nunes Amaral. 2005. Quantitative patterns in the structure of model and empirical food webs. Ecology 86:1301–1311.</w:t>
      </w:r>
    </w:p>
    <w:p w14:paraId="1E79446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u, G., R. Dudley, T. Pan, M. Zheng, L. Peng, and Q. Li. 2020. Maximum aerodynamic force production by the wandering glider dragonfly (Pantala flavescens, Libellulidae). The Journal of experimental biology 223.</w:t>
      </w:r>
    </w:p>
    <w:p w14:paraId="2D41BD7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Valiente-Banuet, A., M. A. Aizen, J. M. Alcántara, J. Arroyo, A. Cocucci, M. Galetti, M. B. García, D. García, J. M. Gómez, P. Jordano, R. Medel, L. Navarro, J. R. Obeso, R. Oviedo, N. Ramírez, P. J. Rey, A. Traveset, M. Verdú, and R. Zamora. 2015. Beyond species loss: The extinction of ecological interactions in a changing world. Functional Ecology 29:299–307.</w:t>
      </w:r>
    </w:p>
    <w:p w14:paraId="4E0F6CB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van der Valk, T., F. Vezzi, M. Ormestad, L. Dalén, and K. Guschanski. 2020. Index hopping on the Illumina HiseqX platform and its consequences for ancient DNA studies. Molecular Ecology Resources 20:1171–1181.</w:t>
      </w:r>
    </w:p>
    <w:p w14:paraId="40CA1EB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Wilson, E. E., and E. M. Wolkovich. 2011. Scavenging: How carnivores and carrion structure communities. Trends in Ecology and Evolution 26:129–135.</w:t>
      </w:r>
    </w:p>
    <w:p w14:paraId="250A215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Woodward, G., B. Ebenman, M. Emmerson, J. M. Montoya, J. M. Olesen, A. Valido, and P. H. Warren. 2005. Body size in ecological networks. Trends in Ecology and Evolution 20:402–409.</w:t>
      </w:r>
    </w:p>
    <w:p w14:paraId="10ADB09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Yaninek, J. S., and D. Gnanvossou. 1993. Fresh and dry wei ghts of Mononychellus tanajoa (Acari: Tetranychidae): A functional description of biomass accumulation. Experimental and Applied Acarology 17:775–779.</w:t>
      </w:r>
    </w:p>
    <w:p w14:paraId="725B79B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Yu, D. W., Y. Ji, B. C. Emerson, X. Wang, C. Ye, C. Yang, and Z. Ding. 2012. Biodiversity soup: Metabarcoding of arthropods for rapid biodiversity assessment and biomonitoring. Methods in Ecology and Evolution 3:613–623.</w:t>
      </w:r>
    </w:p>
    <w:p w14:paraId="09B3EFAC" w14:textId="3A59A040" w:rsidR="00DE3441" w:rsidRDefault="0030417C" w:rsidP="003F3823">
      <w:pPr>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04635F78"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695CA63C"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w:t>
      </w:r>
      <w:r w:rsidR="002C7B9D">
        <w:rPr>
          <w:rFonts w:ascii="Times New Roman" w:hAnsi="Times New Roman" w:cs="Times New Roman"/>
        </w:rPr>
        <w:t>size</w:t>
      </w:r>
      <w:r>
        <w:rPr>
          <w:rFonts w:ascii="Times New Roman" w:hAnsi="Times New Roman" w:cs="Times New Roman"/>
        </w:rPr>
        <w:t>). Predators with web-using traits can relax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 xml:space="preserve">-transformed scale to demonstrate </w:t>
      </w:r>
      <w:r w:rsidR="002C7B9D">
        <w:rPr>
          <w:rFonts w:ascii="Times New Roman" w:hAnsi="Times New Roman" w:cs="Times New Roman"/>
        </w:rPr>
        <w:t>the s</w:t>
      </w:r>
      <w:r>
        <w:rPr>
          <w:rFonts w:ascii="Times New Roman" w:hAnsi="Times New Roman" w:cs="Times New Roman"/>
        </w:rPr>
        <w:t>pread in the data. The dashed line indicates the 1:1 ratio where predators and prey are the same size</w:t>
      </w:r>
      <w:r w:rsidR="00D05875">
        <w:rPr>
          <w:rFonts w:ascii="Times New Roman" w:hAnsi="Times New Roman" w:cs="Times New Roman"/>
        </w:rPr>
        <w:t>; any interaction below this line indicates prey items that are larger than predator</w:t>
      </w:r>
      <w:r w:rsidR="002C7B9D">
        <w:rPr>
          <w:rFonts w:ascii="Times New Roman" w:hAnsi="Times New Roman" w:cs="Times New Roman"/>
        </w:rPr>
        <w:t>s</w:t>
      </w:r>
      <w:r w:rsidR="00D05875">
        <w:rPr>
          <w:rFonts w:ascii="Times New Roman" w:hAnsi="Times New Roman" w:cs="Times New Roman"/>
        </w:rPr>
        <w:t xml:space="preserve">.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03T10:28:00Z" w:initials="AMK">
    <w:p w14:paraId="74BE692E" w14:textId="438A4B4F" w:rsidR="00B66A52" w:rsidRDefault="00B66A52" w:rsidP="00EE6B0C">
      <w:pPr>
        <w:pStyle w:val="CommentText"/>
      </w:pPr>
      <w:r>
        <w:rPr>
          <w:rStyle w:val="CommentReference"/>
        </w:rPr>
        <w:annotationRef/>
      </w:r>
      <w:r>
        <w:t>To do:</w:t>
      </w:r>
    </w:p>
    <w:p w14:paraId="60F6B568" w14:textId="348CEB2F" w:rsidR="00B66A52" w:rsidRDefault="0027193D" w:rsidP="00EE6B0C">
      <w:pPr>
        <w:pStyle w:val="CommentText"/>
        <w:numPr>
          <w:ilvl w:val="0"/>
          <w:numId w:val="4"/>
        </w:numPr>
      </w:pPr>
      <w:r>
        <w:t>Update supplement table and figure captions</w:t>
      </w:r>
    </w:p>
  </w:comment>
  <w:comment w:id="1" w:author="Austen Apigo" w:date="2021-03-01T16:07:00Z" w:initials="AA">
    <w:p w14:paraId="26DA878B" w14:textId="158644EC" w:rsidR="00F151EE" w:rsidRDefault="00F151EE">
      <w:pPr>
        <w:pStyle w:val="CommentText"/>
      </w:pPr>
      <w:r>
        <w:rPr>
          <w:rStyle w:val="CommentReference"/>
        </w:rPr>
        <w:annotationRef/>
      </w:r>
      <w:r>
        <w:t xml:space="preserve">Samples were rarefied after removing predator </w:t>
      </w:r>
      <w:proofErr w:type="gramStart"/>
      <w:r>
        <w:t>DNA?</w:t>
      </w:r>
      <w:proofErr w:type="gramEnd"/>
    </w:p>
  </w:comment>
  <w:comment w:id="2" w:author="Ana Miller-Ter Kuile" w:date="2021-03-03T10:21:00Z" w:initials="AMK">
    <w:p w14:paraId="092EB8E8" w14:textId="653FF0E9" w:rsidR="00B40560" w:rsidRDefault="00B40560">
      <w:pPr>
        <w:pStyle w:val="CommentText"/>
      </w:pPr>
      <w:r>
        <w:rPr>
          <w:rStyle w:val="CommentReference"/>
        </w:rPr>
        <w:annotationRef/>
      </w:r>
      <w:r>
        <w:t>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F6B568" w15:done="0"/>
  <w15:commentEx w15:paraId="26DA878B" w15:done="0"/>
  <w15:commentEx w15:paraId="092EB8E8" w15:paraIdParent="26DA8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9E344" w16cex:dateUtc="2021-03-03T16:28:00Z"/>
  <w16cex:commentExtensible w16cex:durableId="23E78FCF" w16cex:dateUtc="2021-03-02T00:07:00Z"/>
  <w16cex:commentExtensible w16cex:durableId="23E9E1AB" w16cex:dateUtc="2021-03-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F6B568" w16cid:durableId="23E9E344"/>
  <w16cid:commentId w16cid:paraId="26DA878B" w16cid:durableId="23E78FCF"/>
  <w16cid:commentId w16cid:paraId="092EB8E8" w16cid:durableId="23E9E1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D5C"/>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3600D"/>
    <w:rsid w:val="0016204D"/>
    <w:rsid w:val="00167E69"/>
    <w:rsid w:val="001739F9"/>
    <w:rsid w:val="00183C01"/>
    <w:rsid w:val="00184A4E"/>
    <w:rsid w:val="00186ECE"/>
    <w:rsid w:val="00195433"/>
    <w:rsid w:val="00195C03"/>
    <w:rsid w:val="001A3F08"/>
    <w:rsid w:val="001A7E3C"/>
    <w:rsid w:val="001B4C74"/>
    <w:rsid w:val="001C1C59"/>
    <w:rsid w:val="001C47DB"/>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4EE8"/>
    <w:rsid w:val="002B0371"/>
    <w:rsid w:val="002B0AC6"/>
    <w:rsid w:val="002B75ED"/>
    <w:rsid w:val="002B7BAF"/>
    <w:rsid w:val="002C2187"/>
    <w:rsid w:val="002C7B9D"/>
    <w:rsid w:val="002D7EE0"/>
    <w:rsid w:val="002E3980"/>
    <w:rsid w:val="002F29FA"/>
    <w:rsid w:val="002F52C7"/>
    <w:rsid w:val="002F62A7"/>
    <w:rsid w:val="002F7925"/>
    <w:rsid w:val="0030417C"/>
    <w:rsid w:val="00305DBF"/>
    <w:rsid w:val="00307687"/>
    <w:rsid w:val="00341F31"/>
    <w:rsid w:val="00344B7A"/>
    <w:rsid w:val="003468A3"/>
    <w:rsid w:val="003507EC"/>
    <w:rsid w:val="00353D0D"/>
    <w:rsid w:val="00355E52"/>
    <w:rsid w:val="00356C01"/>
    <w:rsid w:val="003621D8"/>
    <w:rsid w:val="00364F2D"/>
    <w:rsid w:val="00371240"/>
    <w:rsid w:val="003857EC"/>
    <w:rsid w:val="00387A9A"/>
    <w:rsid w:val="003A56A6"/>
    <w:rsid w:val="003B1307"/>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A0B8A"/>
    <w:rsid w:val="004B108C"/>
    <w:rsid w:val="004B2FA1"/>
    <w:rsid w:val="004B36D0"/>
    <w:rsid w:val="004D0A9F"/>
    <w:rsid w:val="004D6CED"/>
    <w:rsid w:val="004E1846"/>
    <w:rsid w:val="004E264D"/>
    <w:rsid w:val="004E7FA1"/>
    <w:rsid w:val="004F1FFA"/>
    <w:rsid w:val="004F21B4"/>
    <w:rsid w:val="004F2733"/>
    <w:rsid w:val="00501C6F"/>
    <w:rsid w:val="00520247"/>
    <w:rsid w:val="00531683"/>
    <w:rsid w:val="005467F9"/>
    <w:rsid w:val="00546DF8"/>
    <w:rsid w:val="005676C9"/>
    <w:rsid w:val="005730E0"/>
    <w:rsid w:val="0059261E"/>
    <w:rsid w:val="005961E9"/>
    <w:rsid w:val="005963C3"/>
    <w:rsid w:val="005A2AE9"/>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1422"/>
    <w:rsid w:val="0067570A"/>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7F4BA7"/>
    <w:rsid w:val="007F6A77"/>
    <w:rsid w:val="00814A30"/>
    <w:rsid w:val="00823D7D"/>
    <w:rsid w:val="00831D06"/>
    <w:rsid w:val="00832FD6"/>
    <w:rsid w:val="008371CE"/>
    <w:rsid w:val="008403CE"/>
    <w:rsid w:val="008465EB"/>
    <w:rsid w:val="008A441A"/>
    <w:rsid w:val="008A584B"/>
    <w:rsid w:val="008B6D52"/>
    <w:rsid w:val="008C1FC2"/>
    <w:rsid w:val="008E3F8F"/>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9F65E8"/>
    <w:rsid w:val="00A016D9"/>
    <w:rsid w:val="00A05ACD"/>
    <w:rsid w:val="00A06097"/>
    <w:rsid w:val="00A20941"/>
    <w:rsid w:val="00A24350"/>
    <w:rsid w:val="00A268CE"/>
    <w:rsid w:val="00A44AD9"/>
    <w:rsid w:val="00A5436A"/>
    <w:rsid w:val="00A615A4"/>
    <w:rsid w:val="00A6309C"/>
    <w:rsid w:val="00AA21CE"/>
    <w:rsid w:val="00AA468F"/>
    <w:rsid w:val="00AA7DFB"/>
    <w:rsid w:val="00AB0CAD"/>
    <w:rsid w:val="00AB5841"/>
    <w:rsid w:val="00AC3410"/>
    <w:rsid w:val="00AE15C5"/>
    <w:rsid w:val="00AE58D1"/>
    <w:rsid w:val="00AE7A8E"/>
    <w:rsid w:val="00B00773"/>
    <w:rsid w:val="00B023C6"/>
    <w:rsid w:val="00B1051B"/>
    <w:rsid w:val="00B111EE"/>
    <w:rsid w:val="00B26C4B"/>
    <w:rsid w:val="00B276E1"/>
    <w:rsid w:val="00B3064C"/>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7195"/>
    <w:rsid w:val="00C34DA1"/>
    <w:rsid w:val="00C413B0"/>
    <w:rsid w:val="00C47AA3"/>
    <w:rsid w:val="00C66243"/>
    <w:rsid w:val="00C66B85"/>
    <w:rsid w:val="00C73BD7"/>
    <w:rsid w:val="00C74DBA"/>
    <w:rsid w:val="00C77D40"/>
    <w:rsid w:val="00C8292B"/>
    <w:rsid w:val="00C87714"/>
    <w:rsid w:val="00C924D0"/>
    <w:rsid w:val="00C959E3"/>
    <w:rsid w:val="00CA1461"/>
    <w:rsid w:val="00CA4770"/>
    <w:rsid w:val="00CB0296"/>
    <w:rsid w:val="00CC208F"/>
    <w:rsid w:val="00CC465F"/>
    <w:rsid w:val="00CD2D4F"/>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290E"/>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6B0C"/>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7A3A"/>
    <w:rsid w:val="00FB09BB"/>
    <w:rsid w:val="00FB0D5B"/>
    <w:rsid w:val="00FB576C"/>
    <w:rsid w:val="00FB5F0B"/>
    <w:rsid w:val="00FC6BBF"/>
    <w:rsid w:val="00FD30F9"/>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4</Pages>
  <Words>36170</Words>
  <Characters>206170</Characters>
  <Application>Microsoft Office Word</Application>
  <DocSecurity>0</DocSecurity>
  <Lines>1718</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7</cp:revision>
  <dcterms:created xsi:type="dcterms:W3CDTF">2021-03-03T20:55:00Z</dcterms:created>
  <dcterms:modified xsi:type="dcterms:W3CDTF">2021-03-04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ecology</vt:lpwstr>
  </property>
  <property fmtid="{D5CDD505-2E9C-101B-9397-08002B2CF9AE}" pid="24" name="Mendeley Unique User Id_1">
    <vt:lpwstr>2f10fa0e-9672-34ce-b1a5-510ee9349f87</vt:lpwstr>
  </property>
</Properties>
</file>